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81D6F" w:rsidRDefault="00F81D6F" w:rsidP="00F81D6F">
      <w:pPr>
        <w:spacing w:after="240" w:line="480" w:lineRule="auto"/>
        <w:rPr>
          <w:rFonts w:ascii="Times New Roman" w:eastAsia="Times New Roman" w:hAnsi="Times New Roman" w:cs="Times New Roman"/>
          <w:sz w:val="24"/>
          <w:szCs w:val="24"/>
          <w:lang w:val="fr-CA"/>
        </w:rPr>
      </w:pPr>
      <w:r w:rsidRPr="004C4000">
        <w:rPr>
          <w:rFonts w:ascii="Times New Roman" w:eastAsia="Times New Roman" w:hAnsi="Times New Roman" w:cs="Times New Roman"/>
          <w:sz w:val="24"/>
          <w:szCs w:val="24"/>
        </w:rPr>
        <w:t xml:space="preserve">Global change, including climate change as well as habitat destruction and fragmentation, have caused biodiversity to quickly decline in many parts of the world in the last century </w:t>
      </w:r>
      <w:r w:rsidRPr="004C4000">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j.1466-8238.2006.00287.x","ISBN":"1466-822X","ISSN":"01436228","PMID":"20405797","abstract":"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 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 Keywords","author":[{"dropping-particle":"","family":"Fischer","given":"Joern","non-dropping-particle":"","parse-names":false,"suffix":""},{"dropping-particle":"","family":"Lindenmayer","given":"David B","non-dropping-particle":"","parse-names":false,"suffix":""}],"container-title":"Global Ecology and Biogeography","id":"ITEM-1","issued":{"date-parts":[["2007"]]},"page":"55-66","title":"Landscape modification and habitat fragmentation: a synthesis Joern Fischer* and David B. Lindenmayer Centre","type":"article-journal","volume":"15"},"uris":["http://www.mendeley.com/documents/?uuid=f681441d-40ae-444d-82ba-340c23c0edd9"]},{"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80298f21-444a-4496-b878-8df0543f4a35"]},{"id":"ITEM-3","itemData":{"DOI":"10.1126/science.1187512","author":[{"dropping-particle":"","family":"Butchart","given":"Stuart H M","non-dropping-particle":"","parse-names":false,"suffix":""},{"dropping-particle":"","family":"Walpole","given":"M.","non-dropping-particle":"","parse-names":false,"suffix":""},{"dropping-particle":"","family":"Collen","given":"B.","non-dropping-particle":"","parse-names":false,"suffix":""},{"dropping-particle":"","family":"Strien","given":"A","non-dropping-particle":"von","parse-names":false,"suffix":""},{"dropping-particle":"","family":"Scharlemann","given":"J. P. W.","non-dropping-particle":"","parse-names":false,"suffix":""},{"dropping-particle":"","family":"Almond","given":"R. E. A.","non-dropping-particle":"","parse-names":false,"suffix":""},{"dropping-particle":"","family":"Baillie","given":"J. E. M.","non-dropping-particle":"","parse-names":false,"suffix":""},{"dropping-particle":"","family":"Bomhard","given":"B.","non-dropping-particle":"","parse-names":false,"suffix":""},{"dropping-particle":"","family":"Brown","given":"C.","non-dropping-particle":"","parse-names":false,"suffix":""},{"dropping-particle":"","family":"Bruno","given":"J.","non-dropping-particle":"","parse-names":false,"suffix":""},{"dropping-particle":"","family":"Carpenter","given":"K. E.","non-dropping-particle":"","parse-names":false,"suffix":""},{"dropping-particle":"","family":"Carr","given":"G. M.","non-dropping-particle":"","parse-names":false,"suffix":""}],"container-title":"Science","id":"ITEM-3","issue":"1164","issued":{"date-parts":[["2010"]]},"title":"Global Biodiversity : Indicators of Recent Declines","type":"article-journal","volume":"328"},"uris":["http://www.mendeley.com/documents/?uuid=2c8b976f-8513-499b-857a-8c9d4fbc66c7"]}],"mendeley":{"formattedCitation":"(Butchart et al., 2010; Dirzo et al., 2014; Fischer &amp; Lindenmayer, 2007)","plainTextFormattedCitation":"(Butchart et al., 2010; Dirzo et al., 2014; Fischer &amp; Lindenmayer, 2007)","previouslyFormattedCitation":"(Butchart et al., 2010; Dirzo et al., 2014; Fischer &amp; Lindenmayer, 2007)"},"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5D6EA5">
        <w:rPr>
          <w:rFonts w:ascii="Times New Roman" w:eastAsia="Times New Roman" w:hAnsi="Times New Roman" w:cs="Times New Roman"/>
          <w:noProof/>
          <w:sz w:val="24"/>
          <w:szCs w:val="24"/>
        </w:rPr>
        <w:t>(Butchart et al., 2010; Dirzo et al., 2014; Fischer &amp; Lindenmayer, 2007)</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color w:val="5B9BD5" w:themeColor="accent1"/>
          <w:sz w:val="24"/>
          <w:szCs w:val="24"/>
        </w:rPr>
        <w:t xml:space="preserve">. </w:t>
      </w:r>
      <w:r w:rsidRPr="004C4000">
        <w:rPr>
          <w:rFonts w:ascii="Times New Roman" w:eastAsia="Times New Roman" w:hAnsi="Times New Roman" w:cs="Times New Roman"/>
          <w:sz w:val="24"/>
          <w:szCs w:val="24"/>
        </w:rPr>
        <w:t xml:space="preserve">The future of biodiversity could be bleak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111/j.1461-0248.2011.01736.x","ISBN":"0471142905","ISSN":"1461-0248","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1","issue":"4","issued":{"date-parts":[["2012"]]},"page":"365-377","title":"Impacts of climate change on the future of biodiversity.","type":"article-journal","volume":"15"},"uris":["http://www.mendeley.com/documents/?uuid=da622bb3-4c0a-4590-a7e4-9a796740a501"]}],"mendeley":{"formattedCitation":"(Bellard, Bertelsmeier, Leadley, Thuiller, &amp; Courchamp, 2012)","plainTextFormattedCitation":"(Bellard, Bertelsmeier, Leadley, Thuiller, &amp; Courchamp, 2012)","previouslyFormattedCitation":"(Bellard, Bertelsmeier, Leadley, Thuiller, &amp; Courchamp, 2012)"},"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Bellard, Bertelsmeier, Leadley, Thuiller, &amp; Courchamp, 2012)</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and thus there is an ever-increasing demand from ecosystem managers to evaluate and mitigate biodiversity loss, and to assess current and proposed management plans</w:t>
      </w:r>
      <w:r w:rsidRPr="004C4000">
        <w:rPr>
          <w:rFonts w:ascii="Times New Roman" w:eastAsia="Times New Roman" w:hAnsi="Times New Roman" w:cs="Times New Roman"/>
          <w:color w:val="5B9BD5" w:themeColor="accent1"/>
          <w:sz w:val="24"/>
          <w:szCs w:val="24"/>
        </w:rPr>
        <w:t xml:space="preserve">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author":[{"dropping-particle":"","family":"Brondizio","given":"E. S.","non-dropping-particle":"","parse-names":false,"suffix":""},{"dropping-particle":"","family":"Settele","given":"J.","non-dropping-particle":"","parse-names":false,"suffix":""},{"dropping-particle":"","family":"Díaz","given":"S.","non-dropping-particle":"","parse-names":false,"suffix":""},{"dropping-particle":"","family":"Ngo","given":"H. T. (editors)","non-dropping-particle":"","parse-names":false,"suffix":""}],"id":"ITEM-1","issued":{"date-parts":[["2019"]]},"publisher-place":"Bonn, Germany","title":"Global assessment report on biodiversity and ecosystem services of the Intergovernmental Science- Policy Platform on Biodiversity and Ecosystem Services. , Bonn, Germany.IPBES. 2019.","type":"report"},"uris":["http://www.mendeley.com/documents/?uuid=50070308-cf86-44a9-92e4-506cdc144335","http://www.mendeley.com/documents/?uuid=c1f870bb-57a1-4647-bb33-434082a46f9e"]}],"mendeley":{"formattedCitation":"(Brondizio, Settele, Díaz, &amp; Ngo, 2019)","plainTextFormattedCitation":"(Brondizio, Settele, Díaz, &amp; Ngo, 2019)","previouslyFormattedCitation":"(Brondizio, Settele, Díaz, &amp; Ngo, 2019)"},"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Brondizio, Settele, Díaz, &amp; Ngo, 2019)</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xml:space="preserve">. Global change trends in biodiversity and ecosystem functioning, and associated </w:t>
      </w:r>
      <w:r>
        <w:rPr>
          <w:rFonts w:ascii="Times New Roman" w:eastAsia="Times New Roman" w:hAnsi="Times New Roman" w:cs="Times New Roman"/>
          <w:sz w:val="24"/>
          <w:szCs w:val="24"/>
        </w:rPr>
        <w:t xml:space="preserve">temporal </w:t>
      </w:r>
      <w:r w:rsidRPr="004C4000">
        <w:rPr>
          <w:rFonts w:ascii="Times New Roman" w:eastAsia="Times New Roman" w:hAnsi="Times New Roman" w:cs="Times New Roman"/>
          <w:sz w:val="24"/>
          <w:szCs w:val="24"/>
        </w:rPr>
        <w:t>uncertainty</w:t>
      </w:r>
      <w:r>
        <w:rPr>
          <w:rFonts w:ascii="Times New Roman" w:eastAsia="Times New Roman" w:hAnsi="Times New Roman" w:cs="Times New Roman"/>
          <w:sz w:val="24"/>
          <w:szCs w:val="24"/>
        </w:rPr>
        <w:t xml:space="preserve"> and spatial bias</w:t>
      </w:r>
      <w:r w:rsidRPr="004C4000">
        <w:rPr>
          <w:rFonts w:ascii="Times New Roman" w:eastAsia="Times New Roman" w:hAnsi="Times New Roman" w:cs="Times New Roman"/>
          <w:sz w:val="24"/>
          <w:szCs w:val="24"/>
        </w:rPr>
        <w:t xml:space="preserve">, have been closely monitored </w:t>
      </w:r>
      <w:r w:rsidRPr="004C4000">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Scholes","given":"Author R J","non-dropping-particle":"","parse-names":false,"suffix":""},{"dropping-particle":"","family":"Mace","given":"G M","non-dropping-particle":"","parse-names":false,"suffix":""},{"dropping-particle":"","family":"Turner","given":"W","non-dropping-particle":"","parse-names":false,"suffix":""},{"dropping-particle":"","family":"Geller","given":"G N","non-dropping-particle":"","parse-names":false,"suffix":""},{"dropping-particle":"","family":"Jürgens","given":"N","non-dropping-particle":"","parse-names":false,"suffix":""},{"dropping-particle":"","family":"Larigauderie","given":"A","non-dropping-particle":"","parse-names":false,"suffix":""},{"dropping-particle":"","family":"Muchoney","given":"D","non-dropping-particle":"","parse-names":false,"suffix":""},{"dropping-particle":"","family":"Walther","given":"B A","non-dropping-particle":"","parse-names":false,"suffix":""},{"dropping-particle":"","family":"Mooney","given":"H A","non-dropping-particle":"","parse-names":false,"suffix":""}],"id":"ITEM-1","issue":"5892","issued":{"date-parts":[["2008"]]},"page":"1044-1045","title":"Toward a Global Biodiversity","type":"article-journal","volume":"321"},"uris":["http://www.mendeley.com/documents/?uuid=53a9e777-4c1d-4204-8eb5-cf5437fd87c5"]},{"id":"ITEM-2","itemData":{"DOI":"10.1126/science.287.5459.1770","ISSN":"00368075","author":[{"dropping-particle":"","family":"Sala","given":"Osvaldo E.","non-dropping-particle":"","parse-names":false,"suffix":""},{"dropping-particle":"","family":"Huber-Sanwald","given":"Elisabeth","non-dropping-particle":"","parse-names":false,"suffix":""},{"dropping-particle":"","family":"Mooney","given":"Harold A.","non-dropping-particle":"","parse-names":false,"suffix":""},{"dropping-particle":"","family":"III","given":"Stuart Chapin","non-dropping-particle":"","parse-names":false,"suffix":""},{"dropping-particle":"","family":"Laura F. Huenneke","given":"´n Oesterheld","non-dropping-particle":"","parse-names":false,"suffix":""},{"dropping-particle":"","family":"Juan J. Armesto","given":"N. LeRoy Poff","non-dropping-particle":"","parse-names":false,"suffix":""},{"dropping-particle":"","family":"Berlow","given":"Eric","non-dropping-particle":"","parse-names":false,"suffix":""},{"dropping-particle":"","family":"Jackson","given":"Robert B.","non-dropping-particle":"","parse-names":false,"suffix":""},{"dropping-particle":"","family":"Wall","given":"Diana H.","non-dropping-particle":"","parse-names":false,"suffix":""},{"dropping-particle":"","family":"Ann Kinzig","given":"Martin T. Sykes","non-dropping-particle":"","parse-names":false,"suffix":""},{"dropping-particle":"","family":"Janine Bloomfield","given":"Brian H. Walker","non-dropping-particle":"","parse-names":false,"suffix":""},{"dropping-particle":"","family":"Rodolfo Dirzo","given":"Rik Leemans","non-dropping-particle":"","parse-names":false,"suffix":""},{"dropping-particle":"","family":"David M. Lodge","given":"Marilyn Walker","non-dropping-particle":"","parse-names":false,"suffix":""}],"container-title":"Science","id":"ITEM-2","issue":"5459","issued":{"date-parts":[["2000"]]},"page":"1770-1774","title":"Global Biodiversity Scenarios for the Year 2100","type":"article-journal","volume":"287"},"uris":["http://www.mendeley.com/documents/?uuid=708e9f5b-0757-44ba-bbf5-99909af9e0a2"]},{"id":"ITEM-3","itemData":{"DOI":"10.1126/science.1196624","ISSN":"0036-8075","abstract":"Quantitative scenarios are coming of age as a tool for evaluating the impact of future socioeconomic development pathways on biodiversity and ecosystem services. We analyze global terrestrial, freshwater, and marine biodiversity scenarios using a range of measures including extinctions, changes in species abundance, habitat loss, and distribution shifts, as well as comparing model projections to observations. Scenarios consistently indicate that biodiversity will continue to decline over the 21st century. However, the range of projected changes is much broader than most studies suggest, partly because there are major opportunities to intervene through better policies, but also because of large uncertainties in projections.","author":[{"dropping-particle":"","family":"Pereira","given":"Henrique M.","non-dropping-particle":"","parse-names":false,"suffix":""},{"dropping-particle":"","family":"Leadley","given":"Paul W.","non-dropping-particle":"","parse-names":false,"suffix":""},{"dropping-particle":"","family":"Proença","given":"Vânia","non-dropping-particle":"","parse-names":false,"suffix":""},{"dropping-particle":"","family":"Alkemade","given":"Rob","non-dropping-particle":"","parse-names":false,"suffix":""},{"dropping-particle":"","family":"Scharlemann","given":"Jörn P. W.","non-dropping-particle":"","parse-names":false,"suffix":""},{"dropping-particle":"","family":"Fernandez-Manjarrés","given":"Juan F.","non-dropping-particle":"","parse-names":false,"suffix":""},{"dropping-particle":"","family":"Araújo","given":"Miguel B.","non-dropping-particle":"","parse-names":false,"suffix":""},{"dropping-particle":"","family":"Balvanera","given":"Patricia","non-dropping-particle":"","parse-names":false,"suffix":""},{"dropping-particle":"","family":"Biggs","given":"Reinette","non-dropping-particle":"","parse-names":false,"suffix":""},{"dropping-particle":"","family":"Cheung","given":"William W. L.","non-dropping-particle":"","parse-names":false,"suffix":""},{"dropping-particle":"","family":"Chini","given":"Louise","non-dropping-particle":"","parse-names":false,"suffix":""},{"dropping-particle":"","family":"Cooper","given":"H. David","non-dropping-particle":"","parse-names":false,"suffix":""},{"dropping-particle":"","family":"Gilman","given":"Eric L.","non-dropping-particle":"","parse-names":false,"suffix":""},{"dropping-particle":"","family":"Guénette","given":"Sylvie","non-dropping-particle":"","parse-names":false,"suffix":""},{"dropping-particle":"","family":"Hurtt","given":"George C.","non-dropping-particle":"","parse-names":false,"suffix":""},{"dropping-particle":"","family":"Huntington","given":"Henry P.","non-dropping-particle":"","parse-names":false,"suffix":""},{"dropping-particle":"","family":"Mace","given":"Georgina M.","non-dropping-particle":"","parse-names":false,"suffix":""},{"dropping-particle":"","family":"Oberdorff","given":"Thierry","non-dropping-particle":"","parse-names":false,"suffix":""},{"dropping-particle":"","family":"Revenga","given":"Carmen","non-dropping-particle":"","parse-names":false,"suffix":""},{"dropping-particle":"","family":"Rodrigues","given":"Patrícia","non-dropping-particle":"","parse-names":false,"suffix":""},{"dropping-particle":"","family":"Scholes","given":"Robert J.","non-dropping-particle":"","parse-names":false,"suffix":""},{"dropping-particle":"","family":"Sumaila","given":"Ussif Rashid","non-dropping-particle":"","parse-names":false,"suffix":""},{"dropping-particle":"","family":"Walpole","given":"Matt","non-dropping-particle":"","parse-names":false,"suffix":""}],"container-title":"Science","id":"ITEM-3","issue":"6010","issued":{"date-parts":[["2010"]]},"page":"1496-1501","title":"Scenarios for Global Biodiversity in the 21st Century","type":"article-journal","volume":"330"},"uris":["http://www.mendeley.com/documents/?uuid=9efbeed3-b383-49ce-9c49-eb80034c0864"]},{"id":"ITEM-4","itemData":{"author":[{"dropping-particle":"","family":"Gonzalez","given":"Andrew","non-dropping-particle":"","parse-names":false,"suffix":""},{"dropping-particle":"","family":"Cardinale","given":"Bradley J.","non-dropping-particle":"","parse-names":false,"suffix":""},{"dropping-particle":"","family":"Allington","given":"Ginger R. H.","non-dropping-particle":"","parse-names":false,"suffix":""},{"dropping-particle":"","family":"Byrnes","given":"Jarrett","non-dropping-particle":"","parse-names":false,"suffix":""},{"dropping-particle":"","family":"Endsley","given":"K</w:instrText>
      </w:r>
      <w:r w:rsidRPr="00E21228">
        <w:rPr>
          <w:rFonts w:ascii="Times New Roman" w:eastAsia="Times New Roman" w:hAnsi="Times New Roman" w:cs="Times New Roman"/>
          <w:sz w:val="24"/>
          <w:szCs w:val="24"/>
          <w:lang w:val="fr-CA"/>
        </w:rPr>
        <w:instrText>. Arthur","non-dropping-particle":"","parse-names":false,"suffix":""},{"dropping-particle":"","family":"Brown","given":"Daniel G.","non-dropping-particle":"","parse-names":false,"suffix":""},{"dropping-particle":"","family":"Hooper","given":"David U.","non-dropping-particle":"","parse-names":false,"suffix":""},{"dropping-particle":"","family":"Isbell","given":"Forest","non-dropping-particle":"","parse-names":false,"suffix":""},{"dropping-particle":"","family":"O’Connor","given":"Mary I.","non-dropping-particle":"","parse-names":false,"suffix":""},{"dropping-particle":"","family":"LoreAu","given":"Michel","non-dropping-particle":"","parse-names":false,"suffix":""}],"container-title":"Ecology","id":"ITEM-4","issue":"8","issued":{"date-parts":[["2016"]]},"page":"1949-1960","title":"Estimating local biodiversity change : a critique of papers claiming no net loss of local diversity","type":"article-journal","volume":"97"},"uris":["http://www.mendeley.com/documents/?uuid=5c851aaf-e8b1-445a-bc25-20504472b884"]}],"mendeley":{"formattedCitation":"(Gonzalez et al., 2016; Pereira et al., 2010; Sala et al., 2000; Scholes et al., 2008)","plainTextFormattedCitation":"(Gonzalez et al., 2016; Pereira et al., 2010; Sala et al., 2000; Scholes et al., 2008)","previouslyFormattedCitation":"(Gonzalez et al., 2016; Pereira et al., 2010; Sala et al., 2000; Scholes et al., 2008)"},"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5D6EA5">
        <w:rPr>
          <w:rFonts w:ascii="Times New Roman" w:eastAsia="Times New Roman" w:hAnsi="Times New Roman" w:cs="Times New Roman"/>
          <w:noProof/>
          <w:sz w:val="24"/>
          <w:szCs w:val="24"/>
          <w:lang w:val="fr-CA"/>
        </w:rPr>
        <w:t>(Gonzalez et al., 2016; Pereira et al., 2010; Sala et al., 2000; Scholes et al., 2008)</w:t>
      </w:r>
      <w:r w:rsidRPr="004C4000">
        <w:rPr>
          <w:rFonts w:ascii="Times New Roman" w:eastAsia="Times New Roman" w:hAnsi="Times New Roman" w:cs="Times New Roman"/>
          <w:sz w:val="24"/>
          <w:szCs w:val="24"/>
        </w:rPr>
        <w:fldChar w:fldCharType="end"/>
      </w:r>
      <w:r w:rsidRPr="005D6EA5">
        <w:rPr>
          <w:rFonts w:ascii="Times New Roman" w:eastAsia="Times New Roman" w:hAnsi="Times New Roman" w:cs="Times New Roman"/>
          <w:sz w:val="24"/>
          <w:szCs w:val="24"/>
          <w:lang w:val="fr-CA"/>
        </w:rPr>
        <w:t xml:space="preserve">. </w:t>
      </w:r>
      <w:r w:rsidRPr="00E0779F">
        <w:rPr>
          <w:rFonts w:ascii="Times New Roman" w:eastAsia="Times New Roman" w:hAnsi="Times New Roman" w:cs="Times New Roman"/>
          <w:sz w:val="24"/>
          <w:szCs w:val="24"/>
        </w:rPr>
        <w:t>F</w:t>
      </w:r>
      <w:r w:rsidRPr="00896E43">
        <w:rPr>
          <w:rFonts w:ascii="Times New Roman" w:eastAsia="Times New Roman" w:hAnsi="Times New Roman" w:cs="Times New Roman"/>
          <w:sz w:val="24"/>
          <w:szCs w:val="24"/>
        </w:rPr>
        <w:t xml:space="preserve">iner scale </w:t>
      </w:r>
      <w:r>
        <w:rPr>
          <w:rFonts w:ascii="Times New Roman" w:eastAsia="Times New Roman" w:hAnsi="Times New Roman" w:cs="Times New Roman"/>
          <w:sz w:val="24"/>
          <w:szCs w:val="24"/>
        </w:rPr>
        <w:t xml:space="preserve">ecological research is </w:t>
      </w:r>
      <w:r w:rsidRPr="004C4000">
        <w:rPr>
          <w:rFonts w:ascii="Times New Roman" w:eastAsia="Times New Roman" w:hAnsi="Times New Roman" w:cs="Times New Roman"/>
          <w:sz w:val="24"/>
          <w:szCs w:val="24"/>
        </w:rPr>
        <w:t>needed to further our ability to predict change</w:t>
      </w:r>
      <w:r>
        <w:rPr>
          <w:rFonts w:ascii="Times New Roman" w:eastAsia="Times New Roman" w:hAnsi="Times New Roman" w:cs="Times New Roman"/>
          <w:sz w:val="24"/>
          <w:szCs w:val="24"/>
        </w:rPr>
        <w:t xml:space="preserve"> at the global scale </w:t>
      </w:r>
      <w:r w:rsidRPr="004C4000">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j.1365-2486.2008.01766.x","ISSN":"13541013","abstract":"Mountain ecosystems will likely be affected by global warming during the 21st century, with substantial biodiversity loss predicted by species distribution models (SDMs). Depending on the geographic extent, elevation range, and spatial resolution of data used in making these models, different rates of habitat loss have been predicted, with associated risk of species extinction. Few coordinated across-scale comparisons have been made using data of different resolutions and geographic extents. Here, we assess whether climate change-induced habitat losses predicted at the European scale (10 x 10' grid cells) are also predicted from local-scale data and modeling (25 m x 25 m grid cells) in two regions of the Swiss Alps. We show that local-scale models predict persistence of suitable habitats in up to 100% of species that were predicted by a European-scale model to lose all their suitable habitats in the area. Proportion of habitat loss depends on climate change scenario and study area. We find good agreement between the mismatch in predictions between scales and the fine-grain elevation range within 10 x 10' cells. The greatest prediction discrepancy for alpine species occurs in the area with the largest nival zone. Our results suggest elevation range as the main driver for the observed prediction discrepancies. Local-scale projections may better reflect the possibility for species to track their climatic requirement toward higher elevations.","author":[{"dropping-particle":"","family":"Randin","given":"Christophe F.","non-dropping-particle":"","parse-names":false,"suffix":""},{"dropping-particle":"","family":"Engler","given":"Robin","non-dropping-particle":"","parse-names":false,"suffix":""},{"dropping-particle":"","family":"Normand","given":"Signe","non-dropping-particle":"","parse-names":false,"suffix":""},{"dropping-particle":"","family":"Zappa","given":"Massimiliano","non-dropping-particle":"","parse-names":false,"suffix":""},{"dropping-particle":"","family":"Zimmermann","given":"Niklaus E.","non-dropping-particle":"","parse-names":false,"suffix":""},{"dropping-particle":"","family":"Pearman","given":"Peter B.","non-dropping-particle":"","parse-names":false,"suffix":""},{"dropping-particle":"","family":"Vittoz","given":"Pascal","non-dropping-particle":"","parse-names":false,"suffix":""},{"dropping-particle":"","family":"Thuiller","given":"Wilfried","non-dropping-particle":"","parse-names":false,"suffix":""},{"dropping-particle":"","family":"Guisan","given":"Antoine","non-dropping-particle":"","parse-names":false,"suffix":""}],"container-title":"Global Change Biology","id":"ITEM-1","issue":"6","issued":{"date-parts":[["2009"]]},"page":"1557-1569","title":"Climate change and plant distribution: Local models predict high-elevation persistence","type":"article-journal","volume":"15"},"uris":["http://www.mendeley.com/documents/?uuid=5f12c243-f9f9-4608-b58f-494067998f13"]},{"id":"ITEM-2","itemData":{"DOI":"10.1016/j.tree.2018.08.001","ISBN":"1600-0706","ISSN":"01695347","PMID":"30166069","abstract":"Predictive models are central to many scientific disciplines and vital for informing management in a rapidly changing world. However, limited understanding of the accuracy and precision of models transferred to novel conditions (their ‘transferability’) undermines confidence in their predictions. Here, 50 experts identified priority knowledge gaps which, if filled, will most improve model transfers. These are summarized into six technical and six fundamental challenges, which underlie the combined need to intensify research on the determinants of ecological predictability, including species traits and data quality, and develop best practices for transferring models. Of high importance is the identification of a widely applicable set of transferability metrics, with appropriate tools to quantify the sources and impacts of prediction uncertainty under novel conditions.","author":[{"dropping-particle":"","family":"Yates","given":"Katherine L.","non-dropping-particle":"","parse-names":false,"suffix":""},{"dropping-particle":"","family":"Bouchet","given":"Phil J.","non-dropping-particle":"","parse-names":false,"suffix":""},{"dropping-particle":"","family":"Caley","given":"M. Julian","non-dropping-particle":"","parse-names":false,"suffix":""},{"dropping-particle":"","family":"Mengersen","given":"Kerrie","non-dropping-particle":"","parse-names":false,"suffix":""},{"dropping-particle":"","family":"Randin","given":"Christophe F.","non-dropping-particle":"","parse-names":false,"suffix":""},{"dropping-particle":"","family":"Parnell","given":"Stephen","non-dropping-particle":"","parse-names":false,"suffix":""},{"dropping-particle":"","family":"Fielding","given":"Alan H.","non-dropping-particle":"","parse-names":false,"suffix":""},{"dropping-particle":"","family":"Bamford","given":"Andrew J.","non-dropping-particle":"","parse-names":false,"suffix":""},{"dropping-particle":"","family":"Ban","given":"Stephen","non-dropping-particle":"","parse-names":false,"suffix":""},{"dropping-particle":"","family":"Barbosa","given":"A. Márcia","non-dropping-particle":"","parse-names":false,"suffix":""},{"dropping-particle":"","family":"Dormann","given":"Carsten F.","non-dropping-particle":"","parse-names":false,"suffix":""},{"dropping-particle":"","family":"Elith","given":"Jane","non-dropping-particle":"","parse-names":false,"suffix":""},{"dropping-particle":"","family":"Embling","given":"Clare B.","non-dropping-particle":"","parse-names":false,"suffix":""},{"dropping-particle":"","family":"Ervin","given":"Gary N.","non-dropping-particle":"","parse-names":false,"suffix":""},{"dropping-particle":"","family":"Fisher","given":"Rebecca","non-dropping-particle":"","parse-names":false,"suffix":""},{"dropping-particle":"","family":"Gould","given":"Susan","non-dropping-particle":"","parse-names":false,"suffix":""},{"dropping-particle":"","family":"Graf","given":"Roland F.","non-dropping-particle":"","parse-names":false,"suffix":""},{"dropping-particle":"","family":"Gregr","given":"Edward J.","non-dropping-particle":"","parse-names":false,"suffix":""},{"dropping-particle":"","family":"Halpin","given":"Patrick N.","non-dropping-particle":"","parse-names":false,"suffix":""},{"dropping-particle":"","family":"Heikkinen","given":"Risto K.","non-dropping-particle":"","parse-names":false,"suffix":""},{"dropping-particle":"","family":"Heinänen","given":"Stefan","non-dropping-particle":"","parse-names":false,"suffix":""},{"dropping-particle":"","family":"Jones","given":"Alice R.","non-dropping-particle":"","parse-names":false,"suffix":""},{"dropping-particle":"","family":"Krishnakumar","given":"Periyadan K.","non-dropping-particle":"","parse-names":false,"suffix":""},{"dropping-particle":"","family":"Lauria","given":"Valentina","non-dropping-particle":"","parse-names":false,"suffix":""},{"dropping-particle":"","family":"Lozano-Montes","given":"Hector","non-dropping-particle":"","parse-names":false,"suffix":""},{"dropping-particle":"","family":"Mannocci","given":"Laura","non-dropping-particle":"","parse-names":false,"suffix":""},{"dropping-particle":"","family":"Mellin","given":"Camille","non-dropping-particle":"","parse-names":false,"suffix":""},{"dropping-particle":"","family":"Mesgaran","given":"Mohsen B.","non-dropping-particle":"","parse-names":false,"suffix":""},{"dropping-particle":"","family":"Moreno-Amat","given":"Elena","non-dropping-particle":"","parse-names":false,"suffix":""},{"dropping-particle":"","family":"Mormede","given":"Sophie","non-dropping-particle":"","parse-names":false,"suffix":""},{"dropping-particle":"","family":"Novaczek","given":"Emilie","non-dropping-particle":"","parse-names":false,"suffix":""},{"dropping-particle":"","family":"Oppel","given":"Steffen","non-dropping-particle":"","parse-names":false,"suffix":""},{"dropping-particle":"","family":"Ortuño Crespo","given":"Guillermo","non-dropping-particle":"","parse-names":false,"suffix":""},{"dropping-particle":"","family":"Peterson","given":"A. Townsend","non-dropping-particle":"","parse-names":false,"suffix":""},{"dropping-particle":"","family":"Rapacciuolo","given":"Giovanni","non-dropping-particle":"","parse-names":false,"suffix":""},{"dropping-particle":"","family":"Roberts","given":"Jason J.","non-dropping-particle":"","parse-names":false,"suffix":""},{"dropping-particle":"","family":"Ross","given":"Rebecca E.","non-dropping-particle":"","parse-names":false,"suffix":""},{"dropping-particle":"","family":"Scales","given":"Kylie L.","non-dropping-particle":"","parse-names":false,"suffix":""},{"dropping-particle":"","family":"Schoeman","given":"David","non-dropping-particle":"","parse-names":false,"suffix":""},{"dropping-particle":"","family":"Snelgrove","given":"Paul","non-dropping-particle":"","parse-names":false,"suffix":""},{"dropping-particle":"","family":"Sundblad","given":"Göran","non-dropping-particle":"","parse-names":false,"suffix":""},{"dropping-particle":"","family":"Thuiller","given":"Wilfried","non-dropping-particle":"","parse-names":false,"suffix":""},{"dropping-particle":"","family":"Torres","given":"Leigh G.","non-dropping-particle":"","parse-names":false,"suffix":""},{"dropping-particle":"","family":"Verbruggen","given":"Heroen","non-dropping-particle":"","parse-names":false,"suffix":""},{"dropping-particle":"","family":"Wang","given":"Lifei","non-dropping-particle":"","parse-names":false,"suffix":""},{"dropping-particle":"","family":"Wenger","given":"Seth","non-dropping-particle":"","parse-names":false,"suffix":""},{"dropping-particle":"","family":"Whittingham","given":"Mark J.","non-dropping-particle":"","parse-names":false,"suffix":""},{"dropping-particle":"","family":"Zharikov","given":"Yuri","non-dropping-particle":"","parse-names":false,"suffix":""},{"dropping-particle":"","family":"Zurell","given":"Damaris","non-dropping-particle":"","parse-names":false,"suffix":""},{"dropping-particle":"","family":"Sequeira","given":"Ana M.M.","non-dropping-particle":"","parse-names":false,"suffix":""}],"container-title":"Trends in Ecology and Evolution","id":"ITEM-2","issue":"10","issued":{"date-parts":[["2018"]]},"page":"790-802","publisher":"Elsevier Ltd","title":"Outstanding Challenges in the Transferability of Ecological Models","type":"article-journal","volume":"33"},"uris":["http://www.mendeley.com/documents/?uuid=7f69580b-2ea5-4e03-a0d5-0f3f10f4e522"]},{"id":"ITEM-3","itemData":{"DOI":"10.1111/1365-2664.12482","ISSN":"13652664","abstract":"© 2015 British Ecological Society.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author":[{"dropping-particle":"","family":"Mouquet","given":"Nicolas","non-dropping-particle":"","parse-names":false,"suffix":""},{"dropping-particle":"","family":"Lagadeuc","given":"Yvan","non-dropping-particle":"","parse-names":false,"suffix":""},{"dropping-particle":"","family":"Devictor","given":"Vincent","non-dropping-particle":"","parse-names":false,"suffix":""},{"dropping-particle":"","family":"Doyen","given":"Luc","non-dropping-particle":"","parse-names":false,"suffix":""},{"dropping-particle":"","family":"Duputié","given":"Anne","non-dropping-particle":"","parse-names":false,"suffix":""},{"dropping-particle":"","family":"Eveillard","given":"Damien","non-dropping-particle":"","parse-names":false,"suffix":""},{"dropping-particle":"","family":"Faure","given":"Denis","non-dropping-particle":"","parse-names":false,"suffix":""},{"dropping-particle":"","family":"Garnier","given":"Eric","non-dropping-particle":"","parse-names":false,"suffix":""},{"dropping-particle":"","family":"Gimenez","given":"Olivier","non-dropping-particle":"","parse-names":false,"suffix":""},{"dropping-particle":"","family":"Huneman","given":"Philippe","non-dropping-particle":"","parse-names":false,"suffix":""},{"dropping-particle":"","family":"Jabot","given":"Franck","non-dropping-particle":"","parse-names":false,"suffix":""},{"dropping-particle":"","family":"Jarne","given":"Philippe","non-dropping-particle":"","parse-names":false,"suffix":""},{"dropping-particle":"","family":"Joly","given":"Dominique","non-dropping-particle":"","parse-names":false,"suffix":""},{"dropping-particle":"","family":"Julliard","given":"Romain","non-dropping-particle":"","parse-names":false,"suffix":""},{"dropping-particle":"","family":"Kéfi","given":"Sonia","non-dropping-particle":"","parse-names":false,"suffix":""},{"dropping-particle":"","family":"Kergoat","given":"Gael J.","non-dropping-particle":"","parse-names":false,"suffix":""},{"dropping-particle":"","family":"Lavorel","given":"Sandra","non-dropping-particle":"","parse-names":false,"suffix":""},{"dropping-particle":"","family":"Gall","given":"Line","non-dropping-particle":"Le","parse-names":false,"suffix":""},{"dropping-particle":"","family":"Meslin","given":"Laurence","non-dropping-particle":"","parse-names":false,"suffix":""},{"dropping-particle":"","family":"Morand","given":"Serge","non-dropping-particle":"","parse-names":false,"suffix":""},{"dropping-particle":"","family":"Morin","given":"Xavier","non-dropping-particle":"","parse-names":false,"suffix":""},{"dropping-particle":"","family":"Morlon","given":"Hélène","non-dropping-particle":"","parse-names":false,"suffix":""},{"dropping-particle":"","family":"Pinay","given":"Gilles","non-dropping-particle":"","parse-names":false,"suffix":""},{"dropping-particle":"","family":"Pradel","given":"Roger","non-dropping-particle":"","parse-names":false,"suffix":""},{"dropping-particle":"","family":"Schurr","given":"Frank M.","non-dropping-particle":"","parse-names":false,"suffix":""},{"dropping-particle":"","family":"Thuiller","given":"Wilfried","non-dropping-particle":"","parse-names":false,"suffix":""},{"dropping-particle":"","family":"Loreau","given":"Michel","non-dropping-particle":"","parse-names":false,"suffix":""}],"container-title":"Journal of Applied Ecology","id":"ITEM-3","issue":"5","issued":{"date-parts":[["2015"]]},"page":"1293-1310","title":"Predictive ecology in a changing world","type":"article-journal","volume":"52"},"uris":["http://www.mendeley.com/documents/?uuid=1f9b1af9-4a9a-43b8-80e6-4f1ce31d7c83"]},{"id":"ITEM-4","itemData":{"DOI":"10.1126/science.1196624","ISSN":"0036-8075","abstract":"Quantitative scenarios are coming of age as a tool for evaluating the impact of future socioeconomic development pathways on biodiversity and ecosystem services. We analyze global terrestrial, freshwater, and marine biodiversity scenarios using a range of measures including extinctions, changes in species abundance, habitat loss, and distribution shifts, as well as comparing model projections to observations. Scenarios consistently indicate that biodiversity will continue to decline over the 21st century. However, the range of projected changes is much broader than most studies suggest, partly because there are major opportunities to intervene through better policies, but also because of large uncertainties in projections.","author":[{"dropping-particle":"","family":"Pereira","given":"Henrique M.","non-dropping-particle":"","parse-names":false,"suffix":""},{"dropping-particle":"","family":"Leadley","given":"Paul W.","non-dropping-particle":"","parse-names":false,"suffix":""},{"dropping-particle":"","family":"Proença","given":"Vânia","non-dropping-particle":"","parse-names":false,"suffix":""},{"dropping-particle":"","family":"Alkemade","given":"Rob","non-dropping-particle":"","parse-names":false,"suffix":""},{"dropping-particle":"","family":"Scharlemann","given":"Jörn P. W.","non-dropping-particle":"","parse-names":false,"suffix":""},{"dropping-particle":"","family":"Fernandez-Manjarrés","given":"Juan F.","non-dropping-particle":"","parse-names":false,"suffix":""},{"dropping-particle":"","family":"Araújo","given":"Miguel B.","non-dropping-particle":"","parse-names":false,"suffix":""},{"dropping-particle":"","family":"Balvanera","given":"Patricia","non-dropping-particle":"","parse-names":false,"suffix":""},{"dropping-particle":"","family":"Biggs","given":"Reinette","non-dropping-particle":"","parse-names":false,"suffix":""},{"dropping-particle":"","family":"Cheung","given":"William W. L.","non-dropping-particle":"","parse-names":false,"suffix":""},{"dropping-particle":"","family":"Chini","given":"Louise","non-dropping-particle":"","parse-names":false,"suffix":""},{"dropping-particle":"","family":"Cooper","given":"H. David","non-dropping-particle":"","parse-names":false,"suffix":""},{"dropping-particle":"","family":"Gilman","given":"Eric L.","non-dropping-particle":"","parse-names":false,"suffix":""},{"dropping-particle":"","family":"Guénette","given":"Sylvie","non-dropping-particle":"","parse-names":false,"suffix":""},{"dropping-particle":"","family":"Hurtt","given":"George C.","non-dropping-particle":"","parse-names":false,"suffix":""},{"dropping-particle":"","family":"Huntington","given":"Henry P.","non-dropping-particle":"","parse-names":false,"suffix":""},{"dropping-particle":"","family":"Mace","given":"Georgina M.","non-dropping-particle":"","parse-names":false,"suffix":""},{"dropping-partic</w:instrText>
      </w:r>
      <w:r w:rsidRPr="00F81D6F">
        <w:rPr>
          <w:rFonts w:ascii="Times New Roman" w:eastAsia="Times New Roman" w:hAnsi="Times New Roman" w:cs="Times New Roman"/>
          <w:sz w:val="24"/>
          <w:szCs w:val="24"/>
          <w:lang w:val="fr-CA"/>
        </w:rPr>
        <w:instrText>le":"","family":"Oberdorff","given":"Thierry","non-dropping-particle":"","parse-names":false,"suffix":""},{"dropping-particle":"","family":"Revenga","given":"Carmen","non-dropping-particle":"","parse-names":false,"suffix":""},{"dropping-particle":"","family":"Rodrigues","given":"Patrícia","non-dropping-particle":"","parse-names":false,"suffix":""},{"dropping-particle":"","family":"Scholes","given":"Robert J.","non-dropping-particle":"","parse-names":false,"suffix":""},{"dropping-particle":"","family":"Sumaila","given":"Ussif Rashid","non-dropping-particle":"","parse-names":false,"suffix":""},{"dropping-particle":"","family":"Walpole","given":"Matt","non-dropping-particle":"","parse-names":false,"suffix":""}],"container-title":"Science","id":"ITEM-4","issue":"6010","issued":{"date-parts":[["2010"]]},"page":"1496-1501","title":"Scenarios for Global Biodiversity in the 21st Century","type":"article-journal","volume":"330"},"uris":["http://www.mendeley.com/documents/?uuid=9efbeed3-b383-49ce-9c49-eb80034c0864"]}],"mendeley":{"formattedCitation":"(Mouquet et al., 2015; Pereira et al., 2010; Randin et al., 2009; Yates et al., 2018)","plainTextFormattedCitation":"(Mouquet et al., 2015; Pereira et al., 2010; Randin et al., 2009; Yates et al., 2018)","previouslyFormattedCitation":"(Mouquet et al., 2015; Pereira et al., 2010; Randin et al., 2009; Yates et al., 2018)"},"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E43BA5">
        <w:rPr>
          <w:rFonts w:ascii="Times New Roman" w:eastAsia="Times New Roman" w:hAnsi="Times New Roman" w:cs="Times New Roman"/>
          <w:noProof/>
          <w:sz w:val="24"/>
          <w:szCs w:val="24"/>
          <w:lang w:val="fr-CA"/>
        </w:rPr>
        <w:t>(Mouquet et al., 2015; Pereira et al., 2010; Randin et al., 2009; Yates et al., 2018)</w:t>
      </w:r>
      <w:r w:rsidRPr="004C400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lang w:val="fr-CA"/>
        </w:rPr>
        <w:t>.</w:t>
      </w:r>
      <w:r w:rsidR="00EE582A">
        <w:rPr>
          <w:rFonts w:ascii="Times New Roman" w:eastAsia="Times New Roman" w:hAnsi="Times New Roman" w:cs="Times New Roman"/>
          <w:sz w:val="24"/>
          <w:szCs w:val="24"/>
          <w:lang w:val="fr-CA"/>
        </w:rPr>
        <w:t xml:space="preserve"> </w:t>
      </w:r>
    </w:p>
    <w:p w:rsidR="00EE582A" w:rsidRDefault="00EE582A" w:rsidP="00F81D6F">
      <w:pPr>
        <w:spacing w:after="240" w:line="480" w:lineRule="auto"/>
        <w:rPr>
          <w:rFonts w:ascii="Times New Roman" w:eastAsia="Times New Roman" w:hAnsi="Times New Roman" w:cs="Times New Roman"/>
          <w:sz w:val="24"/>
          <w:szCs w:val="24"/>
          <w:lang w:val="fr-CA"/>
        </w:rPr>
      </w:pPr>
    </w:p>
    <w:p w:rsidR="00EE582A" w:rsidRPr="0040702A" w:rsidRDefault="00EE582A" w:rsidP="00EE582A">
      <w:pPr>
        <w:spacing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result of such events in a local population tend to alter the genetic distance of this population with surrounding populations </w:t>
      </w: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mendeley":{"formattedCitation":"(Segelbacher et al., 2010)","plainTextFormattedCitation":"(Segelbacher et al., 2010)","previouslyFormattedCitation":"(Segelbacher et al., 2010)"},"properties":{"noteIndex":0},"schema":"https://github.com/citation-style-language/schema/raw/master/csl-citation.json"}</w:instrText>
      </w:r>
      <w:r w:rsidRPr="0007763B">
        <w:rPr>
          <w:rFonts w:ascii="Times New Roman" w:eastAsia="Times New Roman" w:hAnsi="Times New Roman" w:cs="Times New Roman"/>
          <w:sz w:val="24"/>
          <w:szCs w:val="24"/>
        </w:rPr>
        <w:fldChar w:fldCharType="separate"/>
      </w:r>
      <w:r w:rsidRPr="0007763B">
        <w:rPr>
          <w:rFonts w:ascii="Times New Roman" w:eastAsia="Times New Roman" w:hAnsi="Times New Roman" w:cs="Times New Roman"/>
          <w:noProof/>
          <w:sz w:val="24"/>
          <w:szCs w:val="24"/>
        </w:rPr>
        <w:t>(Segelbacher et al., 2010)</w:t>
      </w:r>
      <w:r w:rsidRPr="0007763B">
        <w:rPr>
          <w:rFonts w:ascii="Times New Roman" w:eastAsia="Times New Roman" w:hAnsi="Times New Roman" w:cs="Times New Roman"/>
          <w:sz w:val="24"/>
          <w:szCs w:val="24"/>
        </w:rPr>
        <w:fldChar w:fldCharType="end"/>
      </w:r>
      <w:r w:rsidRPr="0007763B">
        <w:rPr>
          <w:rFonts w:ascii="Times New Roman" w:eastAsia="Times New Roman" w:hAnsi="Times New Roman" w:cs="Times New Roman"/>
          <w:sz w:val="24"/>
          <w:szCs w:val="24"/>
        </w:rPr>
        <w:t>.</w:t>
      </w:r>
    </w:p>
    <w:p w:rsidR="0040702A" w:rsidRPr="0040702A" w:rsidRDefault="0040702A">
      <w:pPr>
        <w:rPr>
          <w:rFonts w:ascii="Times New Roman" w:eastAsia="Times New Roman" w:hAnsi="Times New Roman" w:cs="Times New Roman"/>
          <w:sz w:val="24"/>
          <w:szCs w:val="24"/>
        </w:rPr>
      </w:pPr>
      <w:r w:rsidRPr="0040702A">
        <w:rPr>
          <w:rFonts w:ascii="Times New Roman" w:eastAsia="Times New Roman" w:hAnsi="Times New Roman" w:cs="Times New Roman"/>
          <w:sz w:val="24"/>
          <w:szCs w:val="24"/>
        </w:rPr>
        <w:t>J</w:t>
      </w:r>
      <w:r w:rsidR="006E25F7" w:rsidRPr="0040702A">
        <w:rPr>
          <w:rFonts w:ascii="Times New Roman" w:eastAsia="Times New Roman" w:hAnsi="Times New Roman" w:cs="Times New Roman"/>
          <w:sz w:val="24"/>
          <w:szCs w:val="24"/>
        </w:rPr>
        <w:t>jjjjjjjjjjjjjjjjjjjjjjjjjjjjjjjjjjjjjjjjjjjjjjjjjjjjjjjjjjjjjjjjj</w:t>
      </w:r>
    </w:p>
    <w:p w:rsidR="0040702A" w:rsidRPr="0040702A" w:rsidRDefault="0040702A">
      <w:pPr>
        <w:rPr>
          <w:rFonts w:ascii="Times New Roman" w:eastAsia="Times New Roman" w:hAnsi="Times New Roman" w:cs="Times New Roman"/>
          <w:sz w:val="24"/>
          <w:szCs w:val="24"/>
        </w:rPr>
      </w:pPr>
    </w:p>
    <w:p w:rsidR="00ED5A6E" w:rsidRPr="0040702A" w:rsidRDefault="0040702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mulation and empirical studies have shown that there may be time lag between a demographic event and the detectability of its effects on genetic diversity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id":"ITEM-2","itemData":{"DOI":"10.1007/s10980-005-0438-9","ISBN":"0921-2973","ISSN":"09212973","PMID":"200600615798","abstract":"This study investigates the impact of past and present landscape structure on the current genetic structure of the bush-cricket Metrioptera roeseli (Orthoptera, Tettigoniidae) in a rural landscape in Germany. Assuming that land-use types, such as grassland, arable land and forest, as well as linear structures, mainly roads, differentially affect the connectivity of the bush-cricket's habitat and therefore migration and gene flow, we correlated landscape parameters between sampling locations as derived from GIS-maps with genetic similarities between individual bush-crickets as estimated by RAPD-PCR. Fifty bush-crickets were sampled with distances between sampling locations varying between 15 m and 2 km. Corresponding landscape configurations were recorded in 8 years between 1945 and 1998. Landscape configuration 50 years ago appeared to have influenced the present genetic structure of the bush-cricket (R-2 = 0.18). Crossing roads and land use other than grassland along the transect between sampling locations tended to decrease genetic similarity, whereas grassland and parallel roads tended to increase genetic similarity between bush-crickets. Following shifts in land use during 1953-1973 the correlation between landscape and present genetic structure decreased gradually. Our study suggests that it needs time for the landscape to build a visible effect on the genetic structure of the bush-cricket population, and that this effect cannot be detected if the landscape changes faster than the genetic structure responds to it.","author":[{"dropping-particle":"","family":"Holzhauer","given":"Stephanie I J","non-dropping-particle":"","parse-names":false,"suffix":""},{"dropping-particle":"","family":"Ekschmitt","given":"Klemens","non-dropping-particle":"","parse-names":false,"suffix":""},{"dropping-particle":"","family":"Sander","given":"Anna Christine","non-dropping-particle":"","parse-names":false,"suffix":""},{"dropping-particle":"","family":"Dauber","given":"Jens","non-dropping-particle":"","parse-names":false,"suffix":""},{"dropping-particle":"","family":"Wolters","given":"Volkmar","non-dropping-particle":"","parse-names":false,"suffix":""}],"container-title":"Landscape Ecology","id":"ITEM-2","issue":"6","issued":{"date-parts":[["2006"]]},"page":"891-899","title":"Effect of historic landscape change on the genetic structure of the bush-cricket Metrioptera roeseli","type":"article-journal","volume":"21"},"uris":["http://www.mendeley.com/documents/?uuid=240e6761-def1-4d14-95a4-416cd56b90d3"]}],"mendeley":{"formattedCitation":"(Holzhauer, Ekschmitt, Sander, Dauber, &amp; Wolters, 2006; Landguth, Cushman, Schwartz, et al., 2010)","plainTextFormattedCitation":"(Holzhauer, Ekschmitt, Sander, Dauber, &amp; Wolters, 2006; Landguth, Cushman, Schwartz, et al., 2010)","previouslyFormattedCitation":"(Holzhauer, Ekschmitt, Sander, Dauber, &amp; Wolters, 2006; Landguth, Cushman, Schwartz, et al., 2010)"},"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002A64">
        <w:rPr>
          <w:rFonts w:ascii="Times New Roman" w:eastAsia="Times New Roman" w:hAnsi="Times New Roman" w:cs="Times New Roman"/>
          <w:noProof/>
          <w:sz w:val="24"/>
          <w:szCs w:val="24"/>
        </w:rPr>
        <w:t>(Holzhauer, Ekschmitt, Sander, Dauber, &amp; Wolters, 2006; Landguth, Cushman, Schwartz, et al., 201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bookmarkStart w:id="0" w:name="_GoBack"/>
      <w:bookmarkEnd w:id="0"/>
      <w:r w:rsidR="00ED5A6E" w:rsidRPr="0040702A">
        <w:rPr>
          <w:rFonts w:ascii="Times New Roman" w:eastAsia="Times New Roman" w:hAnsi="Times New Roman" w:cs="Times New Roman"/>
          <w:sz w:val="24"/>
          <w:szCs w:val="24"/>
        </w:rPr>
        <w:br w:type="page"/>
      </w:r>
    </w:p>
    <w:p w:rsidR="00ED5A6E" w:rsidRPr="00ED5A6E" w:rsidRDefault="00ED5A6E" w:rsidP="00ED5A6E">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lastRenderedPageBreak/>
        <w:t>Landscape genetics can therefore help us address a wide array of questions</w:t>
      </w:r>
      <w:r>
        <w:rPr>
          <w:rFonts w:ascii="Times New Roman" w:eastAsia="Times New Roman" w:hAnsi="Times New Roman" w:cs="Times New Roman"/>
          <w:sz w:val="24"/>
          <w:szCs w:val="24"/>
        </w:rPr>
        <w:t xml:space="preserve"> which can be divided in four categories depending on what they focus on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1","issue":"2","issued":{"date-parts":[["2013","7","28"]]},"page":"253-261","title":"A conceptual framework for the spatial analysis of landscape genetic data","type":"article-journal","volume":"14"},"uris":["http://www.mendeley.com/documents/?uuid=17c3354d-b8cf-4f88-9484-a72ad721ebe2"]}],"mendeley":{"formattedCitation":"(Wagner &amp; Fortin, 2013)","plainTextFormattedCitation":"(Wagner &amp; Fortin, 2013)","previouslyFormattedCitation":"(Wagner &amp; Fortin, 2013)"},"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3741B4">
        <w:rPr>
          <w:rFonts w:ascii="Times New Roman" w:eastAsia="Times New Roman" w:hAnsi="Times New Roman" w:cs="Times New Roman"/>
          <w:noProof/>
          <w:sz w:val="24"/>
          <w:szCs w:val="24"/>
        </w:rPr>
        <w:t>(Wagner &amp; Fortin,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opulation-level genetic diversity (node-based), local population-level connectedness (neighborhood-based), spatial separation of genetically-coherent clusters of populations (boundary-based), and finally the connectivity between populations (link-based).</w:t>
      </w:r>
    </w:p>
    <w:p w:rsidR="00713444" w:rsidRPr="00ED5A6E" w:rsidRDefault="00713444"/>
    <w:sectPr w:rsidR="00713444" w:rsidRPr="00ED5A6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2NDI2MLQ0tDAzM7RU0lEKTi0uzszPAykwqgUADgdbkywAAAA="/>
  </w:docVars>
  <w:rsids>
    <w:rsidRoot w:val="00F81D6F"/>
    <w:rsid w:val="0040702A"/>
    <w:rsid w:val="006E25F7"/>
    <w:rsid w:val="00713444"/>
    <w:rsid w:val="00ED5A6E"/>
    <w:rsid w:val="00EE582A"/>
    <w:rsid w:val="00F81D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A5B704"/>
  <w15:chartTrackingRefBased/>
  <w15:docId w15:val="{81E23607-C6D0-4C28-BF8F-17F60E312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1D6F"/>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933</TotalTime>
  <Pages>2</Pages>
  <Words>8233</Words>
  <Characters>46931</Characters>
  <Application>Microsoft Office Word</Application>
  <DocSecurity>0</DocSecurity>
  <Lines>391</Lines>
  <Paragraphs>11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5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5</cp:revision>
  <dcterms:created xsi:type="dcterms:W3CDTF">2019-09-19T18:45:00Z</dcterms:created>
  <dcterms:modified xsi:type="dcterms:W3CDTF">2019-11-05T22:45:00Z</dcterms:modified>
</cp:coreProperties>
</file>